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11"/>
        <w:tblpPr w:leftFromText="180" w:rightFromText="180" w:vertAnchor="text" w:horzAnchor="margin" w:tblpXSpec="center" w:tblpY="-134"/>
        <w:tblW w:w="12155" w:type="dxa"/>
        <w:tblLayout w:type="fixed"/>
        <w:tblLook w:val="04A0" w:firstRow="1" w:lastRow="0" w:firstColumn="1" w:lastColumn="0" w:noHBand="0" w:noVBand="1"/>
      </w:tblPr>
      <w:tblGrid>
        <w:gridCol w:w="2070"/>
        <w:gridCol w:w="8190"/>
        <w:gridCol w:w="1895"/>
      </w:tblGrid>
      <w:tr w:rsidR="00823B6D" w:rsidRPr="00823B6D" w14:paraId="4AFC5C35" w14:textId="77777777" w:rsidTr="00F96947">
        <w:tc>
          <w:tcPr>
            <w:tcW w:w="12155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091F8A4" w14:textId="38145C52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823B6D"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  <w:shd w:val="clear" w:color="auto" w:fill="FFFFFF"/>
              </w:rPr>
              <w:t xml:space="preserve">                                 Supplementa</w:t>
            </w:r>
            <w:r w:rsidR="006E0CE7"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  <w:shd w:val="clear" w:color="auto" w:fill="FFFFFF"/>
              </w:rPr>
              <w:t>ry</w:t>
            </w:r>
            <w:bookmarkStart w:id="0" w:name="_GoBack"/>
            <w:bookmarkEnd w:id="0"/>
            <w:r w:rsidRPr="00823B6D"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  <w:shd w:val="clear" w:color="auto" w:fill="FFFFFF"/>
              </w:rPr>
              <w:t xml:space="preserve"> Table 1. Primer sequences used in this Study</w:t>
            </w:r>
          </w:p>
        </w:tc>
      </w:tr>
      <w:tr w:rsidR="00823B6D" w:rsidRPr="00823B6D" w14:paraId="1F7C931C" w14:textId="77777777" w:rsidTr="00F96947">
        <w:tc>
          <w:tcPr>
            <w:tcW w:w="20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E6A32AC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  <w:b/>
              </w:rPr>
              <w:t>Primer Name/No.</w:t>
            </w:r>
          </w:p>
        </w:tc>
        <w:tc>
          <w:tcPr>
            <w:tcW w:w="81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B26CD05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  <w:b/>
              </w:rPr>
              <w:t>Primer Sequence</w:t>
            </w:r>
          </w:p>
        </w:tc>
        <w:tc>
          <w:tcPr>
            <w:tcW w:w="18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A941F2A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  <w:b/>
              </w:rPr>
              <w:t>Reference(s)</w:t>
            </w:r>
          </w:p>
        </w:tc>
      </w:tr>
      <w:tr w:rsidR="00823B6D" w:rsidRPr="00823B6D" w14:paraId="2A56901E" w14:textId="77777777" w:rsidTr="00F96947">
        <w:tc>
          <w:tcPr>
            <w:tcW w:w="207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9244E99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 xml:space="preserve">XH001 </w:t>
            </w:r>
            <w:r w:rsidRPr="00823B6D">
              <w:rPr>
                <w:rFonts w:ascii="Times New Roman" w:eastAsia="Calibri" w:hAnsi="Times New Roman" w:cs="Times New Roman"/>
                <w:i/>
              </w:rPr>
              <w:t xml:space="preserve">lsrB </w:t>
            </w:r>
            <w:r w:rsidRPr="00823B6D">
              <w:rPr>
                <w:rFonts w:ascii="Times New Roman" w:eastAsia="Calibri" w:hAnsi="Times New Roman" w:cs="Times New Roman"/>
              </w:rPr>
              <w:t>F:</w:t>
            </w:r>
          </w:p>
        </w:tc>
        <w:tc>
          <w:tcPr>
            <w:tcW w:w="81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0E80A9D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5’-GGACGTCTCGCCGGAAAA-3’</w:t>
            </w:r>
          </w:p>
        </w:tc>
        <w:tc>
          <w:tcPr>
            <w:tcW w:w="189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0EC0A5D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color w:val="131413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5CC1E16E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55E38BF7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 xml:space="preserve">XH001 </w:t>
            </w:r>
            <w:r w:rsidRPr="00823B6D">
              <w:rPr>
                <w:rFonts w:ascii="Times New Roman" w:eastAsia="Calibri" w:hAnsi="Times New Roman" w:cs="Times New Roman"/>
                <w:i/>
              </w:rPr>
              <w:t xml:space="preserve">lsrB </w:t>
            </w:r>
            <w:r w:rsidRPr="00823B6D">
              <w:rPr>
                <w:rFonts w:ascii="Times New Roman" w:eastAsia="Calibri" w:hAnsi="Times New Roman" w:cs="Times New Roman"/>
              </w:rPr>
              <w:t>R: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157D5DFF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5’-CCTGTTCAAGGACGGAGGAA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058BBC42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color w:val="131413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32ABF570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14F20E4F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F5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251B9BE8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5’-GCGGAGCATGCGGATTA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2F38D764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color w:val="131413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fldChar w:fldCharType="begin"/>
            </w:r>
            <w:r w:rsidRPr="00823B6D">
              <w:rPr>
                <w:rFonts w:ascii="Times New Roman" w:eastAsia="Calibri" w:hAnsi="Times New Roman" w:cs="Times New Roman"/>
                <w:color w:val="131413"/>
              </w:rPr>
              <w:instrText xml:space="preserve"> ADDIN EN.CITE &lt;EndNote&gt;&lt;Cite&gt;&lt;Author&gt;Bor&lt;/Author&gt;&lt;Year&gt;2016&lt;/Year&gt;&lt;RecNum&gt;144&lt;/RecNum&gt;&lt;DisplayText&gt;(Bor et al., 2016)&lt;/DisplayText&gt;&lt;record&gt;&lt;rec-number&gt;144&lt;/rec-number&gt;&lt;foreign-keys&gt;&lt;key app="EN" db-id="p95rfv25nvv90hexf58vwsr6vssp2s925dx9" timestamp="1519166777"&gt;144&lt;/key&gt;&lt;/foreign-keys&gt;&lt;ref-type name="Journal Article"&gt;17&lt;/ref-type&gt;&lt;contributors&gt;&lt;authors&gt;&lt;author&gt;Bor, Batbileg&lt;/author&gt;&lt;author&gt;Poweleit, Nicole&lt;/author&gt;&lt;author&gt;Bois, Justin S.&lt;/author&gt;&lt;author&gt;Cen, Lujia&lt;/author&gt;&lt;author&gt;Bedree, Joseph K.&lt;/author&gt;&lt;author&gt;Zhou, Z. Hong&lt;/author&gt;&lt;author&gt;Gunsalus, Robert P.&lt;/author&gt;&lt;author&gt;Lux, Renate&lt;/author&gt;&lt;author&gt;McLean, Jeffrey S.&lt;/author&gt;&lt;author&gt;He, Xuesong&lt;/author&gt;&lt;/authors&gt;&lt;/contributors&gt;&lt;titles&gt;&lt;title&gt;Phenotypic and physiological characterization of the epibiotic interaction between TM7x and its basibiont Actinomyces&lt;/title&gt;&lt;secondary-title&gt;Microbial ecology&lt;/secondary-title&gt;&lt;/titles&gt;&lt;periodical&gt;&lt;full-title&gt;Microbial ecology&lt;/full-title&gt;&lt;/periodical&gt;&lt;pages&gt;243-255&lt;/pages&gt;&lt;volume&gt;71&lt;/volume&gt;&lt;number&gt;1&lt;/number&gt;&lt;dates&gt;&lt;year&gt;2016&lt;/year&gt;&lt;/dates&gt;&lt;publisher&gt;Springer&lt;/publisher&gt;&lt;isbn&gt;0095-3628&lt;/isbn&gt;&lt;urls&gt;&lt;/urls&gt;&lt;/record&gt;&lt;/Cite&gt;&lt;/EndNote&gt;</w:instrText>
            </w:r>
            <w:r w:rsidRPr="00823B6D">
              <w:rPr>
                <w:rFonts w:ascii="Times New Roman" w:eastAsia="Calibri" w:hAnsi="Times New Roman" w:cs="Times New Roman"/>
                <w:color w:val="131413"/>
              </w:rPr>
              <w:fldChar w:fldCharType="separate"/>
            </w:r>
            <w:r w:rsidRPr="00823B6D">
              <w:rPr>
                <w:rFonts w:ascii="Times New Roman" w:eastAsia="Calibri" w:hAnsi="Times New Roman" w:cs="Times New Roman"/>
                <w:noProof/>
                <w:color w:val="131413"/>
              </w:rPr>
              <w:t>(</w:t>
            </w:r>
            <w:hyperlink w:anchor="_ENREF_7" w:tooltip="Bor, 2016 #144" w:history="1">
              <w:r w:rsidRPr="00823B6D">
                <w:rPr>
                  <w:rFonts w:ascii="Times New Roman" w:eastAsia="Calibri" w:hAnsi="Times New Roman" w:cs="Times New Roman"/>
                  <w:noProof/>
                  <w:color w:val="131413"/>
                </w:rPr>
                <w:t>Bor et al., 2016</w:t>
              </w:r>
            </w:hyperlink>
            <w:r w:rsidRPr="00823B6D">
              <w:rPr>
                <w:rFonts w:ascii="Times New Roman" w:eastAsia="Calibri" w:hAnsi="Times New Roman" w:cs="Times New Roman"/>
                <w:noProof/>
                <w:color w:val="131413"/>
              </w:rPr>
              <w:t>)</w:t>
            </w:r>
            <w:r w:rsidRPr="00823B6D">
              <w:rPr>
                <w:rFonts w:ascii="Times New Roman" w:eastAsia="Calibri" w:hAnsi="Times New Roman" w:cs="Times New Roman"/>
                <w:color w:val="131413"/>
              </w:rPr>
              <w:fldChar w:fldCharType="end"/>
            </w:r>
          </w:p>
        </w:tc>
      </w:tr>
      <w:tr w:rsidR="00823B6D" w:rsidRPr="00823B6D" w14:paraId="696C73D5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09F3A8ED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R3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63A43A67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5’-AACGTGCTGGCAACATAGGG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2E616500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color w:val="131413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fldChar w:fldCharType="begin"/>
            </w:r>
            <w:r w:rsidRPr="00823B6D">
              <w:rPr>
                <w:rFonts w:ascii="Times New Roman" w:eastAsia="Calibri" w:hAnsi="Times New Roman" w:cs="Times New Roman"/>
                <w:color w:val="131413"/>
              </w:rPr>
              <w:instrText xml:space="preserve"> ADDIN EN.CITE &lt;EndNote&gt;&lt;Cite&gt;&lt;Author&gt;Bor&lt;/Author&gt;&lt;Year&gt;2016&lt;/Year&gt;&lt;RecNum&gt;144&lt;/RecNum&gt;&lt;DisplayText&gt;(Bor et al., 2016)&lt;/DisplayText&gt;&lt;record&gt;&lt;rec-number&gt;144&lt;/rec-number&gt;&lt;foreign-keys&gt;&lt;key app="EN" db-id="p95rfv25nvv90hexf58vwsr6vssp2s925dx9" timestamp="1519166777"&gt;144&lt;/key&gt;&lt;/foreign-keys&gt;&lt;ref-type name="Journal Article"&gt;17&lt;/ref-type&gt;&lt;contributors&gt;&lt;authors&gt;&lt;author&gt;Bor, Batbileg&lt;/author&gt;&lt;author&gt;Poweleit, Nicole&lt;/author&gt;&lt;author&gt;Bois, Justin S.&lt;/author&gt;&lt;author&gt;Cen, Lujia&lt;/author&gt;&lt;author&gt;Bedree, Joseph K.&lt;/author&gt;&lt;author&gt;Zhou, Z. Hong&lt;/author&gt;&lt;author&gt;Gunsalus, Robert P.&lt;/author&gt;&lt;author&gt;Lux, Renate&lt;/author&gt;&lt;author&gt;McLean, Jeffrey S.&lt;/author&gt;&lt;author&gt;He, Xuesong&lt;/author&gt;&lt;/authors&gt;&lt;/contributors&gt;&lt;titles&gt;&lt;title&gt;Phenotypic and physiological characterization of the epibiotic interaction between TM7x and its basibiont Actinomyces&lt;/title&gt;&lt;secondary-title&gt;Microbial ecology&lt;/secondary-title&gt;&lt;/titles&gt;&lt;periodical&gt;&lt;full-title&gt;Microbial ecology&lt;/full-title&gt;&lt;/periodical&gt;&lt;pages&gt;243-255&lt;/pages&gt;&lt;volume&gt;71&lt;/volume&gt;&lt;number&gt;1&lt;/number&gt;&lt;dates&gt;&lt;year&gt;2016&lt;/year&gt;&lt;/dates&gt;&lt;publisher&gt;Springer&lt;/publisher&gt;&lt;isbn&gt;0095-3628&lt;/isbn&gt;&lt;urls&gt;&lt;/urls&gt;&lt;/record&gt;&lt;/Cite&gt;&lt;/EndNote&gt;</w:instrText>
            </w:r>
            <w:r w:rsidRPr="00823B6D">
              <w:rPr>
                <w:rFonts w:ascii="Times New Roman" w:eastAsia="Calibri" w:hAnsi="Times New Roman" w:cs="Times New Roman"/>
                <w:color w:val="131413"/>
              </w:rPr>
              <w:fldChar w:fldCharType="separate"/>
            </w:r>
            <w:r w:rsidRPr="00823B6D">
              <w:rPr>
                <w:rFonts w:ascii="Times New Roman" w:eastAsia="Calibri" w:hAnsi="Times New Roman" w:cs="Times New Roman"/>
                <w:noProof/>
                <w:color w:val="131413"/>
              </w:rPr>
              <w:t>(</w:t>
            </w:r>
            <w:hyperlink w:anchor="_ENREF_7" w:tooltip="Bor, 2016 #144" w:history="1">
              <w:r w:rsidRPr="00823B6D">
                <w:rPr>
                  <w:rFonts w:ascii="Times New Roman" w:eastAsia="Calibri" w:hAnsi="Times New Roman" w:cs="Times New Roman"/>
                  <w:noProof/>
                  <w:color w:val="131413"/>
                </w:rPr>
                <w:t>Bor et al., 2016</w:t>
              </w:r>
            </w:hyperlink>
            <w:r w:rsidRPr="00823B6D">
              <w:rPr>
                <w:rFonts w:ascii="Times New Roman" w:eastAsia="Calibri" w:hAnsi="Times New Roman" w:cs="Times New Roman"/>
                <w:noProof/>
                <w:color w:val="131413"/>
              </w:rPr>
              <w:t>)</w:t>
            </w:r>
            <w:r w:rsidRPr="00823B6D">
              <w:rPr>
                <w:rFonts w:ascii="Times New Roman" w:eastAsia="Calibri" w:hAnsi="Times New Roman" w:cs="Times New Roman"/>
                <w:color w:val="131413"/>
              </w:rPr>
              <w:fldChar w:fldCharType="end"/>
            </w:r>
          </w:p>
        </w:tc>
      </w:tr>
      <w:tr w:rsidR="00823B6D" w:rsidRPr="00823B6D" w14:paraId="594BEE68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00A4B37C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1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49864E40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</w:rPr>
              <w:t>5’-CGAACACCAGGTTCAGGGAAGG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4074BB8D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5CEBA14F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5105F1FC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2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6C212118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</w:rPr>
              <w:t>5’-TGAGCGGGACTCTGGGGTTCGC</w:t>
            </w:r>
            <w:r w:rsidRPr="00823B6D">
              <w:rPr>
                <w:rFonts w:ascii="Times New Roman" w:eastAsia="Calibri" w:hAnsi="Times New Roman" w:cs="Times New Roman"/>
                <w:color w:val="000000"/>
              </w:rPr>
              <w:t>GTCGTCACTTCCTCGTGATCTAG</w:t>
            </w:r>
            <w:r w:rsidRPr="00823B6D">
              <w:rPr>
                <w:rFonts w:ascii="Times New Roman" w:eastAsia="Calibri" w:hAnsi="Times New Roman" w:cs="Times New Roman"/>
              </w:rPr>
              <w:t>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4DFF79AC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06243781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56984E22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3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2BFA408D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</w:rPr>
              <w:t>5’-</w:t>
            </w:r>
            <w:r w:rsidRPr="00823B6D">
              <w:rPr>
                <w:rFonts w:ascii="Times New Roman" w:eastAsia="Calibri" w:hAnsi="Times New Roman" w:cs="Times New Roman"/>
                <w:color w:val="000000"/>
              </w:rPr>
              <w:t>CTAGATCACGAGGAAGTGACGACGCGAACCCCAGAGTCCCGCTCAG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3A8B1EAA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551C5546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3671F7E0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4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4D3F2610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  <w:color w:val="000000"/>
              </w:rPr>
              <w:t>5’-GGCCGGGGCTGCGCGACCTGCAGCCAAGCTAGCTTCACG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0AA41DEA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color w:val="000000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3E73F34F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3B005245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5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1660F3DD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  <w:color w:val="000000"/>
              </w:rPr>
              <w:t>5’-GTGAAGCTAGCTTGGCTGCAGG</w:t>
            </w:r>
            <w:r w:rsidRPr="00823B6D">
              <w:rPr>
                <w:rFonts w:ascii="Times New Roman" w:eastAsia="Calibri" w:hAnsi="Times New Roman" w:cs="Times New Roman"/>
              </w:rPr>
              <w:t>TCGCGCAGCCCCGGCC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2078341D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color w:val="000000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301185E3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0149EF13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6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0C65696C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</w:rPr>
              <w:t>5’-GTCCCGATCGCATGATGGTGA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298A0C95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7EEAE084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2B4A17D1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7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54806D8D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</w:rPr>
              <w:t>5’-TCCGCTCGGTCCTGTCTCAGAT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5DF79A64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2FE2DB9F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13B42144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8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006CE42E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</w:rPr>
              <w:t>5’-TGAGCGGGACTCTGGGGTTCGCCGGTTAGTCCCTTTCGGTGTAGTTTT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6C7A6E35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0CC2FB59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2D102539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9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5F70D9F7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</w:rPr>
              <w:t>5’-</w:t>
            </w:r>
            <w:r w:rsidRPr="00823B6D">
              <w:rPr>
                <w:rFonts w:ascii="Times New Roman" w:eastAsia="Calibri" w:hAnsi="Times New Roman" w:cs="Times New Roman"/>
                <w:color w:val="000000"/>
              </w:rPr>
              <w:t>AAAACTACACCGAAAGGGACTAACCGGCGAACCCCAGAGTCCCGCTCA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0766C5E8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0ADDEC09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2F31434D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10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0FEF9CC5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  <w:color w:val="000000"/>
              </w:rPr>
              <w:t>5’-CCAGGCGAACGCCCAGAACCTGCAGCCAAGCTAGCTTCAC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765DE317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color w:val="000000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049A0871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7EB4C05A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11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7744278A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  <w:color w:val="000000"/>
              </w:rPr>
              <w:t>5’-</w:t>
            </w:r>
            <w:r w:rsidRPr="00823B6D">
              <w:rPr>
                <w:rFonts w:ascii="Times New Roman" w:eastAsia="Calibri" w:hAnsi="Times New Roman" w:cs="Times New Roman"/>
              </w:rPr>
              <w:t>GTGAAGCTAGCTTGGCTGCAGGTTCTGGGCGTTCGCCTGG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0CADDA3D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color w:val="000000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3FC94BDE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244285F5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12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2719D69B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</w:rPr>
              <w:t>5’-TGGTTTTTCACAAATATGAGGCCAGA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254AC08B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5BE8FF2B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28706668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13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7B1566B0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  <w:color w:val="000000"/>
              </w:rPr>
              <w:t>5’-</w:t>
            </w:r>
            <w:r w:rsidRPr="00823B6D">
              <w:rPr>
                <w:rFonts w:ascii="Times New Roman" w:eastAsia="Calibri" w:hAnsi="Times New Roman" w:cs="Times New Roman"/>
                <w:caps/>
                <w:color w:val="000000"/>
              </w:rPr>
              <w:t>cctaaatcgccagtccacag</w:t>
            </w:r>
            <w:r w:rsidRPr="00823B6D">
              <w:rPr>
                <w:rFonts w:ascii="Times New Roman" w:eastAsia="Calibri" w:hAnsi="Times New Roman" w:cs="Times New Roman"/>
                <w:color w:val="000000"/>
              </w:rPr>
              <w:t>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7F117601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color w:val="000000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03171DB7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149209BD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14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418C4777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  <w:color w:val="000000"/>
              </w:rPr>
              <w:t>5’-GCTTGCCGAATATCATGGTG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3D9E75B9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color w:val="000000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713B7F64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28DBB15A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15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0F2F8232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  <w:color w:val="000000"/>
              </w:rPr>
              <w:t>5’-</w:t>
            </w:r>
            <w:r w:rsidRPr="00823B6D">
              <w:rPr>
                <w:rFonts w:ascii="Times New Roman" w:eastAsia="Calibri" w:hAnsi="Times New Roman" w:cs="Times New Roman"/>
                <w:caps/>
                <w:color w:val="000000"/>
              </w:rPr>
              <w:t>cctaaatcgccagtccacag</w:t>
            </w:r>
            <w:r w:rsidRPr="00823B6D">
              <w:rPr>
                <w:rFonts w:ascii="Times New Roman" w:eastAsia="Calibri" w:hAnsi="Times New Roman" w:cs="Times New Roman"/>
                <w:color w:val="000000"/>
              </w:rPr>
              <w:t>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2CA280FF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color w:val="000000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3AA35BF3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1293077B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16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2D92BFBE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  <w:color w:val="000000"/>
              </w:rPr>
              <w:t>5’-</w:t>
            </w:r>
            <w:r w:rsidRPr="00823B6D">
              <w:rPr>
                <w:rFonts w:ascii="Times New Roman" w:eastAsia="Calibri" w:hAnsi="Times New Roman" w:cs="Times New Roman"/>
                <w:caps/>
                <w:color w:val="000000"/>
              </w:rPr>
              <w:t>gtcctcgtgtcgtatccattct</w:t>
            </w:r>
            <w:r w:rsidRPr="00823B6D">
              <w:rPr>
                <w:rFonts w:ascii="Times New Roman" w:eastAsia="Calibri" w:hAnsi="Times New Roman" w:cs="Times New Roman"/>
                <w:color w:val="000000"/>
              </w:rPr>
              <w:t>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71D2AF7E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color w:val="000000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2D8AB7C2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280B57C4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17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5632AF8D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  <w:color w:val="000000"/>
              </w:rPr>
              <w:t>5’-</w:t>
            </w:r>
            <w:r w:rsidRPr="00823B6D">
              <w:rPr>
                <w:rFonts w:ascii="Times New Roman" w:eastAsia="Calibri" w:hAnsi="Times New Roman" w:cs="Times New Roman"/>
                <w:caps/>
                <w:color w:val="000000"/>
              </w:rPr>
              <w:t>cacttcgtccaggtggtcct</w:t>
            </w:r>
            <w:r w:rsidRPr="00823B6D">
              <w:rPr>
                <w:rFonts w:ascii="Times New Roman" w:eastAsia="Calibri" w:hAnsi="Times New Roman" w:cs="Times New Roman"/>
                <w:color w:val="000000"/>
              </w:rPr>
              <w:t>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71859AA6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color w:val="000000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32E8C281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3DB86538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18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660FE3B7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  <w:color w:val="000000"/>
              </w:rPr>
              <w:t>5’-CGAATATCATGGTGGAAAATGG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0A9FE389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color w:val="000000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3DBBBC34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267AB07F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19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4BD1C59D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</w:rPr>
              <w:t>5’-</w:t>
            </w:r>
            <w:r w:rsidRPr="00823B6D">
              <w:rPr>
                <w:rFonts w:ascii="Times New Roman" w:eastAsia="Calibri" w:hAnsi="Times New Roman" w:cs="Times New Roman"/>
                <w:caps/>
                <w:color w:val="000000"/>
              </w:rPr>
              <w:t>ctggcttcgaggagcttgac</w:t>
            </w:r>
            <w:r w:rsidRPr="00823B6D">
              <w:rPr>
                <w:rFonts w:ascii="Times New Roman" w:eastAsia="Calibri" w:hAnsi="Times New Roman" w:cs="Times New Roman"/>
                <w:color w:val="000000"/>
              </w:rPr>
              <w:t>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4996EAD5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086DD02E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662FF406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20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58B181EA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  <w:color w:val="000000"/>
              </w:rPr>
              <w:t>5’-</w:t>
            </w:r>
            <w:r w:rsidRPr="00823B6D">
              <w:rPr>
                <w:rFonts w:ascii="Times New Roman" w:eastAsia="Calibri" w:hAnsi="Times New Roman" w:cs="Times New Roman"/>
                <w:color w:val="00B050"/>
              </w:rPr>
              <w:t xml:space="preserve"> </w:t>
            </w:r>
            <w:r w:rsidRPr="00823B6D">
              <w:rPr>
                <w:rFonts w:ascii="Times New Roman" w:eastAsia="Calibri" w:hAnsi="Times New Roman" w:cs="Times New Roman"/>
                <w:caps/>
                <w:color w:val="000000"/>
              </w:rPr>
              <w:t>gttaatgaggcgcacgtagg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2CD1D1E4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color w:val="000000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3E601A1B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77D81899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21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3834A603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</w:rPr>
              <w:t>5’-ATGAAGATCGGAAGACTGACGGC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56D18174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3F224F27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07D644EB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22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421EAD4F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</w:rPr>
              <w:t>5’-TCAGAAGTCGTAGTTCTTCGCTTGC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2DEB838C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3F42B93F" w14:textId="77777777" w:rsidTr="00F96947"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224354F9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23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0C1FAB14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</w:rPr>
              <w:t>5’-</w:t>
            </w:r>
            <w:r w:rsidRPr="00823B6D">
              <w:rPr>
                <w:rFonts w:ascii="Times New Roman" w:eastAsia="Calibri" w:hAnsi="Times New Roman" w:cs="Times New Roman"/>
                <w:caps/>
              </w:rPr>
              <w:t>gagctttaccctggaccaca</w:t>
            </w:r>
            <w:r w:rsidRPr="00823B6D">
              <w:rPr>
                <w:rFonts w:ascii="Times New Roman" w:eastAsia="Calibri" w:hAnsi="Times New Roman" w:cs="Times New Roman"/>
              </w:rPr>
              <w:t>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35F2D0D8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  <w:tr w:rsidR="00823B6D" w:rsidRPr="00823B6D" w14:paraId="09888708" w14:textId="77777777" w:rsidTr="00F96947">
        <w:trPr>
          <w:trHeight w:val="467"/>
        </w:trPr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7DC98A5D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</w:rPr>
              <w:t>24</w:t>
            </w:r>
          </w:p>
        </w:tc>
        <w:tc>
          <w:tcPr>
            <w:tcW w:w="8190" w:type="dxa"/>
            <w:tcBorders>
              <w:top w:val="nil"/>
              <w:left w:val="nil"/>
              <w:bottom w:val="nil"/>
              <w:right w:val="nil"/>
            </w:tcBorders>
          </w:tcPr>
          <w:p w14:paraId="37CE01E1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  <w:b/>
              </w:rPr>
            </w:pPr>
            <w:r w:rsidRPr="00823B6D">
              <w:rPr>
                <w:rFonts w:ascii="Times New Roman" w:eastAsia="Calibri" w:hAnsi="Times New Roman" w:cs="Times New Roman"/>
              </w:rPr>
              <w:t>5’-</w:t>
            </w:r>
            <w:r w:rsidRPr="00823B6D">
              <w:rPr>
                <w:rFonts w:ascii="Times New Roman" w:eastAsia="Calibri" w:hAnsi="Times New Roman" w:cs="Times New Roman"/>
                <w:caps/>
              </w:rPr>
              <w:t>agtggatgacgtcgacacg</w:t>
            </w:r>
            <w:r w:rsidRPr="00823B6D">
              <w:rPr>
                <w:rFonts w:ascii="Times New Roman" w:eastAsia="Calibri" w:hAnsi="Times New Roman" w:cs="Times New Roman"/>
              </w:rPr>
              <w:t>-3’</w:t>
            </w:r>
          </w:p>
        </w:tc>
        <w:tc>
          <w:tcPr>
            <w:tcW w:w="1895" w:type="dxa"/>
            <w:tcBorders>
              <w:top w:val="nil"/>
              <w:left w:val="nil"/>
              <w:bottom w:val="nil"/>
              <w:right w:val="nil"/>
            </w:tcBorders>
          </w:tcPr>
          <w:p w14:paraId="752AE462" w14:textId="77777777" w:rsidR="00823B6D" w:rsidRPr="00823B6D" w:rsidRDefault="00823B6D" w:rsidP="00823B6D">
            <w:pPr>
              <w:rPr>
                <w:rFonts w:ascii="Times New Roman" w:eastAsia="Calibri" w:hAnsi="Times New Roman" w:cs="Times New Roman"/>
              </w:rPr>
            </w:pPr>
            <w:r w:rsidRPr="00823B6D">
              <w:rPr>
                <w:rFonts w:ascii="Times New Roman" w:eastAsia="Calibri" w:hAnsi="Times New Roman" w:cs="Times New Roman"/>
                <w:color w:val="131413"/>
              </w:rPr>
              <w:t>This Study</w:t>
            </w:r>
          </w:p>
        </w:tc>
      </w:tr>
    </w:tbl>
    <w:p w14:paraId="55B0E218" w14:textId="77777777" w:rsidR="00823B6D" w:rsidRPr="00823B6D" w:rsidRDefault="00823B6D" w:rsidP="00823B6D">
      <w:pPr>
        <w:spacing w:after="0" w:line="240" w:lineRule="auto"/>
        <w:rPr>
          <w:rFonts w:ascii="Times New Roman" w:eastAsia="Calibri" w:hAnsi="Times New Roman" w:cs="Times New Roman"/>
          <w:b/>
          <w:color w:val="000000"/>
          <w:sz w:val="24"/>
          <w:szCs w:val="24"/>
          <w:shd w:val="clear" w:color="auto" w:fill="FFFFFF"/>
        </w:rPr>
      </w:pPr>
    </w:p>
    <w:p w14:paraId="318E2ACF" w14:textId="77777777" w:rsidR="00823B6D" w:rsidRDefault="00823B6D"/>
    <w:sectPr w:rsidR="00823B6D" w:rsidSect="00823B6D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23B6D"/>
    <w:rsid w:val="00055FDB"/>
    <w:rsid w:val="006E0CE7"/>
    <w:rsid w:val="007171E3"/>
    <w:rsid w:val="00823B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84A865"/>
  <w15:chartTrackingRefBased/>
  <w15:docId w15:val="{1B017ADC-7080-4B59-89F0-A70DB27FF7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">
    <w:name w:val="Table Grid1"/>
    <w:basedOn w:val="TableNormal"/>
    <w:next w:val="TableGrid"/>
    <w:uiPriority w:val="39"/>
    <w:rsid w:val="00823B6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823B6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39"/>
    <w:rsid w:val="00823B6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359</Words>
  <Characters>3583</Characters>
  <Application>Microsoft Office Word</Application>
  <DocSecurity>0</DocSecurity>
  <Lines>238</Lines>
  <Paragraphs>246</Paragraphs>
  <ScaleCrop>false</ScaleCrop>
  <Company/>
  <LinksUpToDate>false</LinksUpToDate>
  <CharactersWithSpaces>36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eph Bedree</dc:creator>
  <cp:keywords/>
  <dc:description/>
  <cp:lastModifiedBy>David-Anthony Gordon</cp:lastModifiedBy>
  <cp:revision>4</cp:revision>
  <dcterms:created xsi:type="dcterms:W3CDTF">2018-06-05T17:05:00Z</dcterms:created>
  <dcterms:modified xsi:type="dcterms:W3CDTF">2018-08-23T07:53:00Z</dcterms:modified>
</cp:coreProperties>
</file>